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320447" w:rsidRPr="00607C01" w:rsidRDefault="00320447" w:rsidP="008124C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4009B5" w:rsidRPr="00607C01" w:rsidRDefault="00F64671" w:rsidP="008124CB">
      <w:pPr>
        <w:spacing w:after="0" w:line="480" w:lineRule="auto"/>
        <w:jc w:val="center"/>
        <w:outlineLvl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in </w:t>
      </w:r>
      <w:r w:rsidR="008A19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slam</w:t>
      </w:r>
    </w:p>
    <w:p w:rsidR="004009B5" w:rsidRPr="00607C01" w:rsidRDefault="00F64671" w:rsidP="008124CB">
      <w:pPr>
        <w:spacing w:after="0" w:line="480" w:lineRule="auto"/>
        <w:jc w:val="center"/>
        <w:outlineLvl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uthor name</w:t>
      </w:r>
    </w:p>
    <w:p w:rsidR="0008177B" w:rsidRPr="00607C01" w:rsidRDefault="0008177B" w:rsidP="008124CB">
      <w:pPr>
        <w:spacing w:after="0" w:line="480" w:lineRule="auto"/>
        <w:jc w:val="center"/>
        <w:outlineLvl w:val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08177B" w:rsidRPr="00607C01" w:rsidRDefault="0008177B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F64671" w:rsidRPr="00607C01" w:rsidRDefault="00ED5A71" w:rsidP="008124CB">
      <w:pPr>
        <w:tabs>
          <w:tab w:val="left" w:pos="8509"/>
        </w:tabs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ab/>
      </w:r>
    </w:p>
    <w:p w:rsidR="00F64671" w:rsidRPr="00607C01" w:rsidRDefault="00F64671" w:rsidP="008124CB">
      <w:pPr>
        <w:spacing w:after="0" w:line="48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</w:pPr>
    </w:p>
    <w:p w:rsidR="008A1911" w:rsidRPr="00607C01" w:rsidRDefault="00884787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Jihad has played a significant role since from the rise of Islam and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creation of Muslim communities. Therefore, due to this extreme importance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sometimes referred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e Sixth Pillar of Islam. </w:t>
      </w:r>
      <w:r w:rsidR="00862BE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in today world is being used in </w:t>
      </w:r>
      <w:r w:rsidR="009368D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meanings</w:t>
      </w:r>
      <w:r w:rsidR="00862BE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religious extremism. 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862BE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 is linked with fear and distrust</w:t>
      </w:r>
      <w:r w:rsidR="009368D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fter 11 September terrorist attacks on the World Trade Center and the Pentagon. </w:t>
      </w:r>
      <w:r w:rsidR="002A0C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1980, journalist Djelloul Marbrouk pointed out that American television is using </w:t>
      </w:r>
      <w:r w:rsidR="00900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errorism, hijack</w:t>
      </w:r>
      <w:r w:rsidR="00F0123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white slavery words for Arab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B5D4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o5zUgKiJ","properties":{"formattedCitation":"\\super 1\\nosupersub{}","plainCitation":"1","noteIndex":0},"citationItems":[{"id":2595,"uris":["http://zotero.org/users/local/KZl8ZL3A/items/ECEJDYIB"],"uri":["http://zotero.org/users/local/KZl8ZL3A/items/ECEJDYIB"],"itemData":{"id":2595,"type":"article-journal","title":"Islam, jihad, and terrorism in post-9/11 Arabic discussion boards","container-title":"Journal of Computer-Mediated Communication","page":"1063-1081","volume":"12","issue":"3","author":[{"family":"Abdulla","given":"Rasha A."}],"issued":{"date-parts":[["2007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B5D48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0123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 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="007E328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owever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is </w:t>
      </w:r>
      <w:r w:rsidR="007E328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E328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the correct me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7E328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g of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ihad in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8636D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lami</w:t>
      </w:r>
      <w:r w:rsidR="007E328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 </w:t>
      </w:r>
      <w:r w:rsidR="0058473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context. The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terar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ning of jihad is to strive, labor and exhaustion</w:t>
      </w:r>
      <w:r w:rsidR="003948E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4646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term has been derived from the Arabic root </w:t>
      </w:r>
      <w:r w:rsidR="005E7AE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8124C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n</w:t>
      </w:r>
      <w:r w:rsidR="00946468" w:rsidRPr="00607C01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d</w:t>
      </w:r>
      <w:r w:rsidR="005E7AE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. 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essentially an 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ff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t </w:t>
      </w:r>
      <w:r w:rsidR="003948E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practice religion 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espite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ubjugation</w:t>
      </w:r>
      <w:r w:rsidR="003948E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479B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arassment</w:t>
      </w:r>
      <w:r w:rsidR="003948E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The</w:t>
      </w:r>
      <w:r w:rsidR="009D6A2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ther meaning of this is to fight ag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ins</w:t>
      </w:r>
      <w:r w:rsidR="009D6A2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 the </w:t>
      </w:r>
      <w:r w:rsidR="003948E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vil in your own heart</w:t>
      </w:r>
      <w:r w:rsidR="009D6A2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90C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90C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oly Quran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90C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also seen in the 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ense of fighting in the path of God</w:t>
      </w:r>
      <w:r w:rsidR="00790C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Early Muslim community used it to designate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rfare against the enemies</w:t>
      </w:r>
      <w:r w:rsidR="00790C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D3FA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hadith, </w:t>
      </w:r>
      <w:r w:rsidR="004044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</w:t>
      </w:r>
      <w:r w:rsidR="008679D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503E5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und with harb and qital and is</w:t>
      </w:r>
      <w:r w:rsidR="008679D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obligation in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8679D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ilitary sense and </w:t>
      </w:r>
      <w:r w:rsidR="004044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refers to</w:t>
      </w:r>
      <w:r w:rsidR="008679D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med action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B5D4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fPEJF1kL","properties":{"formattedCitation":"\\super 2\\nosupersub{}","plainCitation":"2","noteIndex":0},"citationItems":[{"id":2592,"uris":["http://zotero.org/users/local/KZl8ZL3A/items/NTZ7YPU8"],"uri":["http://zotero.org/users/local/KZl8ZL3A/items/NTZ7YPU8"],"itemData":{"id":2592,"type":"report","title":"The concept and practice of Jihad in Islam","publisher":"ARMY WAR COLL CARLISLE BARRACKS PA","author":[{"family":"Knapp","given":"Michael G."}],"issued":{"date-parts":[["2003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B5D48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03E5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6D0D1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al-Bukhari’s and in al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l Muslim'</w:t>
      </w:r>
      <w:r w:rsidR="006D0D1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collections, </w:t>
      </w:r>
      <w:r w:rsidR="00503E5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t is not described in terms of aggression</w:t>
      </w:r>
      <w:r w:rsidR="006D0D1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B718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038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kah </w:t>
      </w:r>
      <w:r w:rsidR="004B718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rah describe it in terms of patience under attack while Medina surah </w:t>
      </w:r>
      <w:r w:rsidR="0058473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escribe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8473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</w:t>
      </w:r>
      <w:r w:rsidR="007038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erms of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B718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right to repel attack</w:t>
      </w:r>
      <w:r w:rsidR="007038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it is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038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uty of Muslims to contest</w:t>
      </w:r>
      <w:r w:rsidR="004B718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inst </w:t>
      </w:r>
      <w:r w:rsidR="007038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nkindness. </w:t>
      </w:r>
      <w:r w:rsidR="006D0D1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vertheless, </w:t>
      </w:r>
      <w:r w:rsidR="00503E5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are two famous aspects of Jihad in hadith; </w:t>
      </w:r>
      <w:r w:rsidR="006D0D1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e </w:t>
      </w:r>
      <w:r w:rsidR="00503E5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spiritual such as struggling and the other is military such as fighting. </w:t>
      </w:r>
      <w:r w:rsidR="008A19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essay will discuss the concept of jihad in Islam and </w:t>
      </w:r>
      <w:r w:rsidR="00AB380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key differences and similarities in the interpretation and practices of this term by Sunni and Shi’a. Moreover, </w:t>
      </w:r>
      <w:r w:rsidR="00D613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ere is also discussion about</w:t>
      </w:r>
      <w:r w:rsidR="00AB380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role of jihad in today world </w:t>
      </w:r>
      <w:r w:rsidR="00D613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its evolution </w:t>
      </w:r>
      <w:r w:rsidR="00AB380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 different sects</w:t>
      </w:r>
      <w:r w:rsidR="00D613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Sunni and Shi’a. </w:t>
      </w:r>
    </w:p>
    <w:p w:rsidR="00CA1D4A" w:rsidRPr="00607C01" w:rsidRDefault="00D72A31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nni and Shi’a also interpret it in different meanings and usage. </w:t>
      </w:r>
      <w:r w:rsidR="00E007D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i’a had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E007D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concept of jihad linked with their insights of historic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01CA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griefs</w:t>
      </w:r>
      <w:r w:rsidR="00E007D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5A0D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grumbles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ERTXZl8X","properties":{"formattedCitation":"\\super 1\\nosupersub{}","plainCitation":"1","noteIndex":0},"citationItems":[{"id":2595,"uris":["http://zotero.org/users/local/KZl8ZL3A/items/ECEJDYIB"],"uri":["http://zotero.org/users/local/KZl8ZL3A/items/ECEJDYIB"],"itemData":{"id":2595,"type":"article-journal","title":"Islam, jihad, and terrorism in post-9/11 Arabic discussion boards","container-title":"Journal of Computer-Mediated Communication","page":"1063-1081","volume":"12","issue":"3","author":[{"family":"Abdulla","given":"Rasha A."}],"issued":{"date-parts":[["2007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A0D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According</w:t>
      </w:r>
      <w:r w:rsidR="0064229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Shia, </w:t>
      </w:r>
      <w:r w:rsidR="000552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is referred to the resolute effort that is in conformity with </w:t>
      </w:r>
      <w:r w:rsidR="00F10D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ivinity’s</w:t>
      </w:r>
      <w:r w:rsidR="000552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and and</w:t>
      </w:r>
      <w:r w:rsidR="00F10D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0552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slam</w:t>
      </w:r>
      <w:r w:rsidR="00F10D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1593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is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0D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resolute effort can take two different forms; </w:t>
      </w:r>
      <w:r w:rsidR="0041593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ight</w:t>
      </w:r>
      <w:r w:rsidR="000552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inst one’s </w:t>
      </w:r>
      <w:r w:rsidR="0041593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inful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1593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ispositions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1593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nd jihad of the sword.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5E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as </w:t>
      </w:r>
      <w:bookmarkStart w:id="0" w:name="_GoBack"/>
      <w:bookmarkEnd w:id="0"/>
      <w:r w:rsidR="00565E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lf-control </w:t>
      </w:r>
      <w:r w:rsidR="00B7121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 order to follow the commands of Allah and evading</w:t>
      </w:r>
      <w:r w:rsidR="00565E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is </w:t>
      </w:r>
      <w:r w:rsidR="00B7121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bans is an arduous</w:t>
      </w:r>
      <w:r w:rsidR="00565E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uggle</w:t>
      </w:r>
      <w:r w:rsidR="009C0D0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This is required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C0D0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ll through</w:t>
      </w:r>
      <w:r w:rsidR="00565E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e</w:t>
      </w:r>
      <w:r w:rsidR="009C0D0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Muslims.</w:t>
      </w:r>
      <w:r w:rsidR="00CA1D4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Those who strive (jaahada) for Us, We guide them in Our ways” (26:69). It is referring to the spiritual struggle for attaining proximity to Allah. Similarly, “Whoever strives (jaahada), he only strives for his own self” (29:6). </w:t>
      </w:r>
      <w:r w:rsidR="005D37F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is</w:t>
      </w:r>
      <w:r w:rsidR="00CA1D4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referring to the struggle for self-purification.</w:t>
      </w:r>
    </w:p>
    <w:p w:rsidR="0085106D" w:rsidRPr="00607C01" w:rsidRDefault="009C0D02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 addition, t</w:t>
      </w:r>
      <w:r w:rsidR="00C616A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martyrdom of Hussain is an incident in the history that has shaped the meaning of jihad for this sect. </w:t>
      </w:r>
      <w:r w:rsidR="00BD3CC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hia concept of jihad is manifested by grievances,</w:t>
      </w:r>
      <w:r w:rsidR="003B1C7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t is no surprise that it differs from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B1C7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unni concept. However, the elements that make a difference between the concepts of</w:t>
      </w:r>
      <w:r w:rsidR="009D18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wo sects</w:t>
      </w:r>
      <w:r w:rsidR="00BD3CC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the </w:t>
      </w:r>
      <w:r w:rsidR="009D18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matter</w:t>
      </w:r>
      <w:r w:rsidR="00BD3CC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ongoing </w:t>
      </w:r>
      <w:r w:rsidR="009D18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ebate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TSP9KIJw","properties":{"formattedCitation":"\\super 3\\nosupersub{}","plainCitation":"3","noteIndex":0},"citationItems":[{"id":2597,"uris":["http://zotero.org/users/local/KZl8ZL3A/items/UEMSP6NQ"],"uri":["http://zotero.org/users/local/KZl8ZL3A/items/UEMSP6NQ"],"itemData":{"id":2597,"type":"article-journal","title":"Combatting jihadist terrorism: A quality-of-life perspective","container-title":"Applied Research in Quality of Life","page":"813-837","volume":"13","issue":"4","author":[{"family":"Sirgy","given":"M. Joseph"},{"family":"Estes","given":"Richard J."},{"family":"Rahtz","given":"Don R."}],"issued":{"date-parts":[["2018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D181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econd meaning of jihad; jihad of the sword has got global attention. 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concept was developed when 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rly Muslims were 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ced to leave their lands by their 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nemies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In Islam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y were first 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iven permission and later 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ey were asked to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ght</w:t>
      </w:r>
      <w:r w:rsidR="0036151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inst</w:t>
      </w:r>
      <w:r w:rsidR="00E8265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ose enemies.</w:t>
      </w:r>
    </w:p>
    <w:p w:rsidR="000252E8" w:rsidRPr="00607C01" w:rsidRDefault="00EE42D9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  <w:highlight w:val="yellow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us,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2665D">
        <w:rPr>
          <w:rFonts w:ascii="Times New Roman" w:hAnsi="Times New Roman" w:cs="Times New Roman"/>
          <w:color w:val="000000" w:themeColor="text1"/>
          <w:sz w:val="24"/>
          <w:szCs w:val="24"/>
        </w:rPr>
        <w:t>H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ly Quran commands Muslims to scrap in the trail of God and follow the example of the Prophet Muhammad and his early </w:t>
      </w:r>
      <w:r w:rsidR="00F657D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cquaintances. However, t</w:t>
      </w:r>
      <w:r w:rsidR="002704D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is context of jihad has changed in today society</w:t>
      </w:r>
      <w:r w:rsidR="00F657D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it is now using it as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F657D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oly war. There are different violent contexts that are called as jihad by different extremists. Terrorist groups are using this</w:t>
      </w:r>
      <w:r w:rsidR="00A9062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rm</w:t>
      </w:r>
      <w:r w:rsidR="00F657D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framing their own cases and get benefits. </w:t>
      </w:r>
      <w:r w:rsidR="003079C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Afghan wars of the late 20th and early 21st centuries </w:t>
      </w:r>
      <w:r w:rsidR="000252E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also considered by extremists as </w:t>
      </w:r>
      <w:r w:rsidR="003079C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jihads</w:t>
      </w:r>
      <w:r w:rsidR="000252E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owever, these were killing many civilians also and were not according to the Islamic norms. </w:t>
      </w:r>
    </w:p>
    <w:p w:rsidR="0007716F" w:rsidRPr="00607C01" w:rsidRDefault="005B317C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according to Sunni is linked with the right authority and cannot be conductedwithoutthe direction by a legitimate ruler. The Sunnis consider all Muslim caliphs as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heir legitimate callers of jihad.</w:t>
      </w:r>
      <w:r w:rsidR="00B017B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eover, different prerequisites for jihad are; right intention and drawing near to God. </w:t>
      </w:r>
      <w:r w:rsidR="0088478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Conversely, different conditions are also placed on the behavior of fighters in jihad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Rdkto6cH","properties":{"formattedCitation":"\\super 3\\nosupersub{}","plainCitation":"3","noteIndex":0},"citationItems":[{"id":2597,"uris":["http://zotero.org/users/local/KZl8ZL3A/items/UEMSP6NQ"],"uri":["http://zotero.org/users/local/KZl8ZL3A/items/UEMSP6NQ"],"itemData":{"id":2597,"type":"article-journal","title":"Combatting jihadist terrorism: A quality-of-life perspective","container-title":"Applied Research in Quality of Life","page":"813-837","volume":"13","issue":"4","author":[{"family":"Sirgy","given":"M. Joseph"},{"family":"Estes","given":"Richard J."},{"family":"Rahtz","given":"Don R."}],"issued":{"date-parts":[["2018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88478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For example, there must be discrimination of civilians from fighters.</w:t>
      </w:r>
      <w:r w:rsidR="009B2EF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us, most sects agree on the cause of jihad that it is related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9B2EF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FA67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fense of territory, </w:t>
      </w:r>
      <w:r w:rsidR="009B2EF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aith as well as</w:t>
      </w:r>
      <w:r w:rsidR="00FA6729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perty</w:t>
      </w:r>
      <w:r w:rsidR="009B2EF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6B054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no doubt the religious duty of every true Muslim to practice jihad.</w:t>
      </w:r>
      <w:r w:rsidR="00197BE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wever, Islam does not compel anyone for its acceptance. </w:t>
      </w:r>
      <w:r w:rsidR="006E73E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fferent historical events have also shaped their concept of jihad. </w:t>
      </w:r>
    </w:p>
    <w:p w:rsidR="00C56E48" w:rsidRPr="00607C01" w:rsidRDefault="00D440E1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us, both </w:t>
      </w:r>
      <w:r w:rsidR="007935C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nni and Shii Muslims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prohibited to go for </w:t>
      </w:r>
      <w:r w:rsidR="007935C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acrificial religious suicide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on in today society. </w:t>
      </w:r>
      <w:r w:rsidR="0077793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In the early 1980s, Hezbollah</w:t>
      </w:r>
      <w:r w:rsidR="00735C4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, a Shia organization founded the practice of using suicide violence as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35C4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“self-sacrifice”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35C4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sks.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uring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leventh and twelfth centuries, there were “</w:t>
      </w:r>
      <w:r w:rsidR="007935C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Nizari Ismailis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who were famous for their concept of </w:t>
      </w:r>
      <w:r w:rsidR="007935C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uicidal assassins against their enemies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35C4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oday world, Hamas and Al Qaeda in Iraq are still </w:t>
      </w:r>
      <w:r w:rsidR="00A00C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practicing this concept and augmented</w:t>
      </w:r>
      <w:r w:rsidR="00777932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A00C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actice of killing operations since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00C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1990s.</w:t>
      </w:r>
      <w:r w:rsidR="00FC1C7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milarly, there were terrorists such as </w:t>
      </w:r>
      <w:r w:rsidR="000A6B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sama bin Laden and others </w:t>
      </w:r>
      <w:r w:rsidR="00FC1C7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were not following the </w:t>
      </w:r>
      <w:r w:rsidR="000A6B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lassical Islam’s criteria </w:t>
      </w:r>
      <w:r w:rsidR="00FC1C7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jihad and were going beyond this. They were setting their own limits and using different </w:t>
      </w:r>
      <w:r w:rsidR="000A6B8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weapons</w:t>
      </w:r>
      <w:r w:rsidR="00FC1C73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fighting for their personal causes.</w:t>
      </w:r>
      <w:r w:rsidR="00B17F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lamic scholars have rejected their interpretation of jihad in this way. J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EE2AC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d is not a </w:t>
      </w:r>
      <w:r w:rsidR="00B17F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erocious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7F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notion and is not an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7F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ssertion</w:t>
      </w:r>
      <w:r w:rsidR="00EE2AC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war against other </w:t>
      </w:r>
      <w:r w:rsidR="00B17F8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aiths or people</w:t>
      </w:r>
      <w:r w:rsidR="00C56E4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Government and other community organizations are working to </w:t>
      </w:r>
      <w:r w:rsidR="008527E0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rrect </w:t>
      </w:r>
      <w:r w:rsidR="0007716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e consideration of jihad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473A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ccording</w:t>
      </w:r>
      <w:r w:rsidR="00C56E4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Islam.</w:t>
      </w:r>
    </w:p>
    <w:p w:rsidR="002A0F0D" w:rsidRPr="00607C01" w:rsidRDefault="00F235D6" w:rsidP="008124CB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ihad in 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lamic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lief 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practice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has numerous meanings.</w:t>
      </w:r>
      <w:r w:rsidR="00F70F4F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ly Quran commands for the battles under </w:t>
      </w:r>
      <w:r w:rsidR="00C3050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rtain conditions. </w:t>
      </w:r>
      <w:r w:rsidR="00D2013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2013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xample</w:t>
      </w:r>
      <w:r w:rsidR="001551E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3050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defensive war</w:t>
      </w:r>
      <w:r w:rsidR="00D2013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2013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allowed in Islam. Every person in this world is </w:t>
      </w:r>
      <w:r w:rsidR="009422B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responsible for his beliefs</w:t>
      </w:r>
      <w:r w:rsidR="00D2013E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actions to Allah.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wever, his kid of jihad also has some </w:t>
      </w:r>
      <w:r w:rsidR="009613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rules and codes of conduct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t is the duty of </w:t>
      </w:r>
      <w:r w:rsidR="009613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head of 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tate to sensibly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ssess</w:t>
      </w:r>
      <w:r w:rsidR="009613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robable</w:t>
      </w:r>
      <w:r w:rsidR="0096136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s and cons of war</w:t>
      </w:r>
      <w:r w:rsidR="00856CF1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y should also make sure that they will not hurt the civilians. </w:t>
      </w:r>
      <w:r w:rsidR="0099343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holy prophet (PBUH) also prohibited all </w:t>
      </w:r>
      <w:r w:rsidR="009422B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religious persecution when he</w:t>
      </w:r>
      <w:r w:rsidR="0099343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t free prisoners of war.</w:t>
      </w:r>
      <w:r w:rsidR="00096FB7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oncept of jihad in Islam is for mobilizing and motivating Muslim </w:t>
      </w:r>
      <w:r w:rsidR="00C3050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045FB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trength themselves in </w:t>
      </w:r>
      <w:r w:rsidR="00C30505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all areas.</w:t>
      </w:r>
      <w:r w:rsidR="00045FB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y should focus on improving their inner and making according to Allah commands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34VXKRzY","properties":{"formattedCitation":"\\super 3\\nosupersub{}","plainCitation":"3","noteIndex":0},"citationItems":[{"id":2597,"uris":["http://zotero.org/users/local/KZl8ZL3A/items/UEMSP6NQ"],"uri":["http://zotero.org/users/local/KZl8ZL3A/items/UEMSP6NQ"],"itemData":{"id":2597,"type":"article-journal","title":"Combatting jihadist terrorism: A quality-of-life perspective","container-title":"Applied Research in Quality of Life","page":"813-837","volume":"13","issue":"4","author":[{"family":"Sirgy","given":"M. Joseph"},{"family":"Estes","given":"Richard J."},{"family":"Rahtz","given":"Don R."}],"issued":{"date-parts":[["2018"]]}}}],"schema":"https://github.com/citation-style-language/schema/raw/master/csl-citation.json"} </w:instrTex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3</w:t>
      </w:r>
      <w:r w:rsidR="00A7082B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045FBC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With this, they should also </w:t>
      </w:r>
      <w:r w:rsidR="00CB30D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fight against all cruelties but within the limits of Islam. They must not go for suicide bombings under the influence of so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CB30D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lled religious scholars. Thus, society should also play its role in changing this extremist concept of jihad that has no link with 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B30D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eachings of Islam.</w:t>
      </w:r>
      <w:r w:rsidR="00A775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long as Muslims have poor 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cietal conditions </w:t>
      </w:r>
      <w:r w:rsidR="00A775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such as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representative governments militant Islamic groups will </w:t>
      </w:r>
      <w:r w:rsidR="00A775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linger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A775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entice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7756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people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2432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by offering them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nancial support.</w:t>
      </w:r>
      <w:r w:rsidR="0092432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US government in this regard can improve its foreign policy and take help from its allies in the Middle East. In this way</w:t>
      </w:r>
      <w:r w:rsidR="008124CB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92432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can 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counter</w:t>
      </w:r>
      <w:r w:rsidR="005847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321A6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the Islamic extre</w:t>
      </w:r>
      <w:r w:rsidR="00924328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mists and bring peace in the society.</w:t>
      </w:r>
    </w:p>
    <w:p w:rsidR="00864F11" w:rsidRPr="00607C01" w:rsidRDefault="00864F11" w:rsidP="008124C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527E0" w:rsidRPr="00607C01" w:rsidRDefault="008527E0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527E0" w:rsidRPr="00607C01" w:rsidRDefault="008527E0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527E0" w:rsidRPr="00607C01" w:rsidRDefault="008527E0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44DD8" w:rsidRPr="00607C01" w:rsidRDefault="00544DD8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44DD8" w:rsidRPr="00607C01" w:rsidRDefault="00544DD8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44DD8" w:rsidRPr="00607C01" w:rsidRDefault="00544DD8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44DD8" w:rsidRPr="00607C01" w:rsidRDefault="00544DD8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A0F0D" w:rsidRPr="00607C01" w:rsidRDefault="002A0F0D" w:rsidP="008124CB">
      <w:pPr>
        <w:spacing w:after="24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References</w:t>
      </w:r>
    </w:p>
    <w:p w:rsidR="00942AA4" w:rsidRPr="00607C01" w:rsidRDefault="00A7082B" w:rsidP="008124CB">
      <w:pPr>
        <w:pStyle w:val="Bibliography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A0F0D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. </w:t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Abdulla RA. Islam, jihad, and terrorism in post-9/11 Arabic discussion boards. </w:t>
      </w:r>
      <w:r w:rsidR="00942AA4" w:rsidRPr="00607C01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ournal of Computer-Mediated Communication</w:t>
      </w:r>
      <w:r w:rsidR="00942AA4"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2007;12(3):1063-1081.</w:t>
      </w:r>
    </w:p>
    <w:p w:rsidR="00942AA4" w:rsidRPr="00607C01" w:rsidRDefault="00942AA4" w:rsidP="008124CB">
      <w:pPr>
        <w:pStyle w:val="Bibliography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Knapp MG. </w:t>
      </w:r>
      <w:r w:rsidRPr="00607C01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he Concept and Practice of Jihad in Islam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ARMY WAR COLL CARLISLE BARRACKS PA; 2003.</w:t>
      </w:r>
    </w:p>
    <w:p w:rsidR="00942AA4" w:rsidRPr="00607C01" w:rsidRDefault="00942AA4" w:rsidP="008124CB">
      <w:pPr>
        <w:pStyle w:val="Bibliography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 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Sirgy MJ, Estes RJ, Rahtz DR. Combatting jihadist terrorism: A quality-of-life perspective. </w:t>
      </w:r>
      <w:r w:rsidRPr="00607C01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Applied Research in Quality of Life</w:t>
      </w: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t>. 2018;13(4):813-837.</w:t>
      </w:r>
    </w:p>
    <w:p w:rsidR="002A0F0D" w:rsidRPr="00607C01" w:rsidRDefault="00A7082B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07C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2A0F0D" w:rsidRPr="00607C01" w:rsidRDefault="002A0F0D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A0F0D" w:rsidRPr="00607C01" w:rsidRDefault="002A0F0D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2A0F0D" w:rsidRPr="00607C01" w:rsidRDefault="002A0F0D" w:rsidP="008124CB">
      <w:pPr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sectPr w:rsidR="002A0F0D" w:rsidRPr="00607C01" w:rsidSect="004170AE">
      <w:headerReference w:type="default" r:id="rId7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D79EA" w:rsidRDefault="00ED79EA" w:rsidP="00267851">
      <w:pPr>
        <w:spacing w:after="0" w:line="240" w:lineRule="auto"/>
      </w:pPr>
      <w:r>
        <w:separator/>
      </w:r>
    </w:p>
  </w:endnote>
  <w:endnote w:type="continuationSeparator" w:id="1">
    <w:p w:rsidR="00ED79EA" w:rsidRDefault="00ED79EA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D79EA" w:rsidRDefault="00ED79EA" w:rsidP="00267851">
      <w:pPr>
        <w:spacing w:after="0" w:line="240" w:lineRule="auto"/>
      </w:pPr>
      <w:r>
        <w:separator/>
      </w:r>
    </w:p>
  </w:footnote>
  <w:footnote w:type="continuationSeparator" w:id="1">
    <w:p w:rsidR="00ED79EA" w:rsidRDefault="00ED79EA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67851" w:rsidRPr="00267851" w:rsidRDefault="008A1911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Jihad </w:t>
    </w:r>
    <w:r w:rsidR="00A7082B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A7082B" w:rsidRPr="00267851">
      <w:rPr>
        <w:rFonts w:ascii="Times New Roman" w:hAnsi="Times New Roman" w:cs="Times New Roman"/>
        <w:sz w:val="24"/>
        <w:szCs w:val="24"/>
      </w:rPr>
      <w:fldChar w:fldCharType="separate"/>
    </w:r>
    <w:r w:rsidR="0058473A">
      <w:rPr>
        <w:rFonts w:ascii="Times New Roman" w:hAnsi="Times New Roman" w:cs="Times New Roman"/>
        <w:noProof/>
        <w:sz w:val="24"/>
        <w:szCs w:val="24"/>
      </w:rPr>
      <w:t>6</w:t>
    </w:r>
    <w:r w:rsidR="00A7082B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C49529F"/>
    <w:multiLevelType w:val="multilevel"/>
    <w:tmpl w:val="DE6C89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4C1A3D2B"/>
    <w:multiLevelType w:val="hybridMultilevel"/>
    <w:tmpl w:val="D9F294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2944D35"/>
    <w:multiLevelType w:val="hybridMultilevel"/>
    <w:tmpl w:val="3E464E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18E2DE6"/>
    <w:multiLevelType w:val="multilevel"/>
    <w:tmpl w:val="F5FC53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removePersonalInformation/>
  <w:removeDateAndTime/>
  <w:defaultTabStop w:val="720"/>
  <w:drawingGridHorizontalSpacing w:val="110"/>
  <w:displayHorizontalDrawingGridEvery w:val="2"/>
  <w:characterSpacingControl w:val="doNotCompress"/>
  <w:hdrShapeDefaults>
    <o:shapedefaults v:ext="edit" spidmax="5122"/>
  </w:hdrShapeDefaults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YysDA2MTY1sjQzNTAyMDVU0lEKTi0uzszPAykwqgUAeNBFySwAAAA="/>
  </w:docVars>
  <w:rsids>
    <w:rsidRoot w:val="0008177B"/>
    <w:rsid w:val="00001383"/>
    <w:rsid w:val="00024ABE"/>
    <w:rsid w:val="000252E8"/>
    <w:rsid w:val="00045FBC"/>
    <w:rsid w:val="0005526D"/>
    <w:rsid w:val="0007716F"/>
    <w:rsid w:val="0008177B"/>
    <w:rsid w:val="00096FB7"/>
    <w:rsid w:val="000A6B88"/>
    <w:rsid w:val="00102EE1"/>
    <w:rsid w:val="0010693F"/>
    <w:rsid w:val="00141074"/>
    <w:rsid w:val="001506C8"/>
    <w:rsid w:val="001551EC"/>
    <w:rsid w:val="00182C2D"/>
    <w:rsid w:val="00183591"/>
    <w:rsid w:val="00187C02"/>
    <w:rsid w:val="00197BEA"/>
    <w:rsid w:val="001B3D5C"/>
    <w:rsid w:val="001D0A83"/>
    <w:rsid w:val="001D3332"/>
    <w:rsid w:val="001E618A"/>
    <w:rsid w:val="00224397"/>
    <w:rsid w:val="00245AF2"/>
    <w:rsid w:val="0025754A"/>
    <w:rsid w:val="00267851"/>
    <w:rsid w:val="002704D3"/>
    <w:rsid w:val="002777E7"/>
    <w:rsid w:val="00277CC3"/>
    <w:rsid w:val="002812E0"/>
    <w:rsid w:val="00290928"/>
    <w:rsid w:val="002A0CA6"/>
    <w:rsid w:val="002A0F0D"/>
    <w:rsid w:val="002C24C4"/>
    <w:rsid w:val="00304814"/>
    <w:rsid w:val="003079C5"/>
    <w:rsid w:val="00320447"/>
    <w:rsid w:val="003552C6"/>
    <w:rsid w:val="00360C2A"/>
    <w:rsid w:val="0036151C"/>
    <w:rsid w:val="003843A7"/>
    <w:rsid w:val="003948EF"/>
    <w:rsid w:val="003A00EC"/>
    <w:rsid w:val="003B1C72"/>
    <w:rsid w:val="003D1480"/>
    <w:rsid w:val="004009B5"/>
    <w:rsid w:val="00402004"/>
    <w:rsid w:val="004044EC"/>
    <w:rsid w:val="00415931"/>
    <w:rsid w:val="004170AE"/>
    <w:rsid w:val="00422D67"/>
    <w:rsid w:val="004355E7"/>
    <w:rsid w:val="00445B72"/>
    <w:rsid w:val="004479BD"/>
    <w:rsid w:val="004613F0"/>
    <w:rsid w:val="00466BCC"/>
    <w:rsid w:val="00471063"/>
    <w:rsid w:val="004B7182"/>
    <w:rsid w:val="00501864"/>
    <w:rsid w:val="00501B5E"/>
    <w:rsid w:val="00503E57"/>
    <w:rsid w:val="00544DD8"/>
    <w:rsid w:val="00550EFD"/>
    <w:rsid w:val="00565E29"/>
    <w:rsid w:val="00574693"/>
    <w:rsid w:val="0058473A"/>
    <w:rsid w:val="00592E0F"/>
    <w:rsid w:val="005A0D84"/>
    <w:rsid w:val="005B317C"/>
    <w:rsid w:val="005B4E01"/>
    <w:rsid w:val="005B7F9A"/>
    <w:rsid w:val="005C20F1"/>
    <w:rsid w:val="005D37FB"/>
    <w:rsid w:val="005E7AE3"/>
    <w:rsid w:val="005F5014"/>
    <w:rsid w:val="0060399C"/>
    <w:rsid w:val="00607C01"/>
    <w:rsid w:val="0062665D"/>
    <w:rsid w:val="0063048C"/>
    <w:rsid w:val="00640978"/>
    <w:rsid w:val="00642290"/>
    <w:rsid w:val="006B0543"/>
    <w:rsid w:val="006D0D18"/>
    <w:rsid w:val="006E73E1"/>
    <w:rsid w:val="00703861"/>
    <w:rsid w:val="00735C4D"/>
    <w:rsid w:val="00777932"/>
    <w:rsid w:val="00790C90"/>
    <w:rsid w:val="007935C2"/>
    <w:rsid w:val="007E328C"/>
    <w:rsid w:val="007E4970"/>
    <w:rsid w:val="007E65A6"/>
    <w:rsid w:val="007F7672"/>
    <w:rsid w:val="008124CB"/>
    <w:rsid w:val="00816B07"/>
    <w:rsid w:val="0085106D"/>
    <w:rsid w:val="008527E0"/>
    <w:rsid w:val="00856CF1"/>
    <w:rsid w:val="00862BE5"/>
    <w:rsid w:val="008636D4"/>
    <w:rsid w:val="00864F11"/>
    <w:rsid w:val="008679DB"/>
    <w:rsid w:val="00884787"/>
    <w:rsid w:val="008A1911"/>
    <w:rsid w:val="008A4F2B"/>
    <w:rsid w:val="00900AA4"/>
    <w:rsid w:val="00924328"/>
    <w:rsid w:val="009321A6"/>
    <w:rsid w:val="009368D8"/>
    <w:rsid w:val="009422BB"/>
    <w:rsid w:val="00942AA4"/>
    <w:rsid w:val="00946468"/>
    <w:rsid w:val="00952F3C"/>
    <w:rsid w:val="00961361"/>
    <w:rsid w:val="0099343B"/>
    <w:rsid w:val="009A3DAB"/>
    <w:rsid w:val="009B2EF0"/>
    <w:rsid w:val="009C0D02"/>
    <w:rsid w:val="009D1811"/>
    <w:rsid w:val="009D3FA8"/>
    <w:rsid w:val="009D45F9"/>
    <w:rsid w:val="009D6A20"/>
    <w:rsid w:val="00A00C88"/>
    <w:rsid w:val="00A37079"/>
    <w:rsid w:val="00A4374D"/>
    <w:rsid w:val="00A6765D"/>
    <w:rsid w:val="00A7082B"/>
    <w:rsid w:val="00A7756D"/>
    <w:rsid w:val="00A9062A"/>
    <w:rsid w:val="00A91927"/>
    <w:rsid w:val="00A92AD9"/>
    <w:rsid w:val="00AA50F1"/>
    <w:rsid w:val="00AB3803"/>
    <w:rsid w:val="00AF7207"/>
    <w:rsid w:val="00B017B0"/>
    <w:rsid w:val="00B03991"/>
    <w:rsid w:val="00B17F84"/>
    <w:rsid w:val="00B20572"/>
    <w:rsid w:val="00B2592A"/>
    <w:rsid w:val="00B405F9"/>
    <w:rsid w:val="00B41F4D"/>
    <w:rsid w:val="00B7121A"/>
    <w:rsid w:val="00B73412"/>
    <w:rsid w:val="00BA08DF"/>
    <w:rsid w:val="00BD3CC1"/>
    <w:rsid w:val="00BF49F4"/>
    <w:rsid w:val="00C01BF1"/>
    <w:rsid w:val="00C0601C"/>
    <w:rsid w:val="00C30505"/>
    <w:rsid w:val="00C41FF7"/>
    <w:rsid w:val="00C5356B"/>
    <w:rsid w:val="00C567CE"/>
    <w:rsid w:val="00C56E48"/>
    <w:rsid w:val="00C616AF"/>
    <w:rsid w:val="00C74D28"/>
    <w:rsid w:val="00C75C92"/>
    <w:rsid w:val="00CA1D4A"/>
    <w:rsid w:val="00CA2688"/>
    <w:rsid w:val="00CB0CA2"/>
    <w:rsid w:val="00CB30D6"/>
    <w:rsid w:val="00CF0A51"/>
    <w:rsid w:val="00D01287"/>
    <w:rsid w:val="00D2013E"/>
    <w:rsid w:val="00D440E1"/>
    <w:rsid w:val="00D5076D"/>
    <w:rsid w:val="00D613A4"/>
    <w:rsid w:val="00D72A31"/>
    <w:rsid w:val="00D75EB3"/>
    <w:rsid w:val="00D76ABD"/>
    <w:rsid w:val="00D85813"/>
    <w:rsid w:val="00DD4F0F"/>
    <w:rsid w:val="00DF4D48"/>
    <w:rsid w:val="00E0063A"/>
    <w:rsid w:val="00E007D3"/>
    <w:rsid w:val="00E00D17"/>
    <w:rsid w:val="00E01CA3"/>
    <w:rsid w:val="00E15B20"/>
    <w:rsid w:val="00E82658"/>
    <w:rsid w:val="00E92579"/>
    <w:rsid w:val="00ED5A71"/>
    <w:rsid w:val="00ED79EA"/>
    <w:rsid w:val="00EE2ACE"/>
    <w:rsid w:val="00EE42D9"/>
    <w:rsid w:val="00EF1641"/>
    <w:rsid w:val="00F0123F"/>
    <w:rsid w:val="00F10DEC"/>
    <w:rsid w:val="00F13691"/>
    <w:rsid w:val="00F235D6"/>
    <w:rsid w:val="00F64671"/>
    <w:rsid w:val="00F657DE"/>
    <w:rsid w:val="00F70F4F"/>
    <w:rsid w:val="00F96588"/>
    <w:rsid w:val="00FA6729"/>
    <w:rsid w:val="00FB2190"/>
    <w:rsid w:val="00FB5D48"/>
    <w:rsid w:val="00FC1C73"/>
    <w:rsid w:val="00FC1D1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2812E0"/>
    <w:pPr>
      <w:spacing w:after="0" w:line="480" w:lineRule="auto"/>
      <w:ind w:left="720" w:hanging="720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12E0"/>
    <w:pPr>
      <w:spacing w:after="0" w:line="480" w:lineRule="auto"/>
      <w:ind w:left="720"/>
      <w:jc w:val="center"/>
      <w:outlineLvl w:val="1"/>
    </w:pPr>
    <w:rPr>
      <w:rFonts w:ascii="Times New Roman" w:hAnsi="Times New Roman" w:cs="Times New Roman"/>
      <w:i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106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0693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506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06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06C8"/>
    <w:rPr>
      <w:vertAlign w:val="superscript"/>
    </w:rPr>
  </w:style>
  <w:style w:type="paragraph" w:styleId="ListParagraph">
    <w:name w:val="List Paragraph"/>
    <w:basedOn w:val="Normal"/>
    <w:uiPriority w:val="34"/>
    <w:qFormat/>
    <w:rsid w:val="00A37079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75EB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75EB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75EB3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2812E0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812E0"/>
    <w:rPr>
      <w:rFonts w:ascii="Times New Roman" w:hAnsi="Times New Roman" w:cs="Times New Roman"/>
      <w:i/>
      <w:sz w:val="24"/>
      <w:szCs w:val="24"/>
    </w:rPr>
  </w:style>
  <w:style w:type="paragraph" w:styleId="NormalWeb">
    <w:name w:val="Normal (Web)"/>
    <w:basedOn w:val="Normal"/>
    <w:uiPriority w:val="99"/>
    <w:unhideWhenUsed/>
    <w:rsid w:val="00862B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862BE5"/>
    <w:rPr>
      <w:i/>
      <w:iCs/>
    </w:rPr>
  </w:style>
  <w:style w:type="character" w:styleId="Hyperlink">
    <w:name w:val="Hyperlink"/>
    <w:basedOn w:val="DefaultParagraphFont"/>
    <w:uiPriority w:val="99"/>
    <w:unhideWhenUsed/>
    <w:rsid w:val="00862BE5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A0F0D"/>
    <w:pPr>
      <w:tabs>
        <w:tab w:val="left" w:pos="384"/>
      </w:tabs>
      <w:spacing w:after="240" w:line="240" w:lineRule="auto"/>
      <w:ind w:left="384" w:hanging="384"/>
    </w:pPr>
  </w:style>
  <w:style w:type="character" w:customStyle="1" w:styleId="a">
    <w:name w:val="_"/>
    <w:basedOn w:val="DefaultParagraphFont"/>
    <w:rsid w:val="00FC1D1E"/>
  </w:style>
  <w:style w:type="character" w:customStyle="1" w:styleId="v2">
    <w:name w:val="v2"/>
    <w:basedOn w:val="DefaultParagraphFont"/>
    <w:rsid w:val="00565E29"/>
  </w:style>
  <w:style w:type="character" w:customStyle="1" w:styleId="ff5">
    <w:name w:val="ff5"/>
    <w:basedOn w:val="DefaultParagraphFont"/>
    <w:rsid w:val="00C30505"/>
  </w:style>
  <w:style w:type="character" w:customStyle="1" w:styleId="ff2">
    <w:name w:val="ff2"/>
    <w:basedOn w:val="DefaultParagraphFont"/>
    <w:rsid w:val="00C30505"/>
  </w:style>
  <w:style w:type="character" w:customStyle="1" w:styleId="c0">
    <w:name w:val="c0"/>
    <w:basedOn w:val="DefaultParagraphFont"/>
    <w:rsid w:val="0096136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6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2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8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500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8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7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92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2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3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1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4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6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804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55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96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829</Words>
  <Characters>1042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22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23T14:59:00Z</dcterms:created>
  <dcterms:modified xsi:type="dcterms:W3CDTF">2019-07-23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7edocQBt"/&gt;&lt;style id="http://www.zotero.org/styles/american-medical-association" hasBibliography="1" bibliographyStyleHasBeenSet="1"/&gt;&lt;prefs&gt;&lt;pref name="fieldType" value="Field"/&gt;&lt;/prefs&gt;&lt;/data&gt;</vt:lpwstr>
  </property>
</Properties>
</file>